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1349CEA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w:t>
        </w:r>
        <w:r w:rsidR="00DF39A5">
          <w:rPr>
            <w:rStyle w:val="Hyperlink"/>
            <w:rFonts w:asciiTheme="majorBidi" w:hAnsiTheme="majorBidi" w:cstheme="majorBidi"/>
            <w:b/>
            <w:bCs/>
            <w:sz w:val="36"/>
            <w:szCs w:val="36"/>
          </w:rPr>
          <w:t>A</w:t>
        </w:r>
        <w:r w:rsidR="00DF39A5">
          <w:rPr>
            <w:rStyle w:val="Hyperlink"/>
            <w:rFonts w:asciiTheme="majorBidi" w:hAnsiTheme="majorBidi" w:cstheme="majorBidi"/>
            <w:b/>
            <w:bCs/>
            <w:sz w:val="36"/>
            <w:szCs w:val="36"/>
          </w:rPr>
          <w:t>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1EF9A1B3"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9005E7">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42A1C6FE"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creased visitor numbers due to engaging digital experiences, higher online ticket sales, reduced costs through digital marketing.</w:t>
      </w:r>
    </w:p>
    <w:p w14:paraId="535BC3E2" w14:textId="77777777" w:rsidR="007C2E76" w:rsidRPr="00662029" w:rsidRDefault="007C2E76" w:rsidP="007C2E76">
      <w:pPr>
        <w:pStyle w:val="NormalWeb"/>
        <w:rPr>
          <w:rFonts w:asciiTheme="majorBidi" w:hAnsiTheme="majorBidi" w:cstheme="majorBidi"/>
        </w:rPr>
      </w:pPr>
      <w:r w:rsidRPr="00662029">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410205E2"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Benchmarking:</w:t>
      </w:r>
      <w:r w:rsidRPr="00754ACC">
        <w:rPr>
          <w:rFonts w:asciiTheme="majorBidi" w:hAnsiTheme="majorBidi" w:cstheme="majorBidi"/>
          <w:sz w:val="24"/>
          <w:szCs w:val="24"/>
        </w:rPr>
        <w:t xml:space="preserve"> Institutions with digital transformation initiatives showing 20-30% higher performance metrics compared to those without.</w:t>
      </w:r>
    </w:p>
    <w:p w14:paraId="05A887AC" w14:textId="77777777"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18"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18"/>
    </w:p>
    <w:p w14:paraId="46FC7DEC" w14:textId="2A437263" w:rsidR="00BD292E" w:rsidRDefault="00991EF9" w:rsidP="00A74FC6">
      <w:pPr>
        <w:pStyle w:val="Heading1"/>
        <w:numPr>
          <w:ilvl w:val="0"/>
          <w:numId w:val="0"/>
        </w:numPr>
        <w:ind w:left="432" w:hanging="432"/>
      </w:pPr>
      <w:bookmarkStart w:id="19" w:name="_Appendix"/>
      <w:bookmarkEnd w:id="19"/>
      <w:r>
        <w:t>Appendix</w:t>
      </w:r>
    </w:p>
    <w:p w14:paraId="2DCF398D" w14:textId="545C8297" w:rsidR="000C0D67" w:rsidRDefault="000C0D67" w:rsidP="00670C23">
      <w:pPr>
        <w:pStyle w:val="NormalWeb"/>
        <w:rPr>
          <w:noProof/>
        </w:rPr>
      </w:pPr>
      <w:r>
        <w:rPr>
          <w:noProof/>
        </w:rPr>
        <w:t>Leeds Doctoral College - University of Leeds</w:t>
      </w:r>
      <w:r>
        <w:rPr>
          <w:noProof/>
        </w:rPr>
        <w:br/>
      </w:r>
      <w:r>
        <w:rPr>
          <w:noProof/>
        </w:rPr>
        <w:t xml:space="preserve">Quantitative Data Analysis </w:t>
      </w:r>
      <w:r>
        <w:rPr>
          <w:noProof/>
        </w:rPr>
        <w:br/>
      </w:r>
      <w:r>
        <w:rPr>
          <w:noProof/>
        </w:rPr>
        <w:t>T-Test: One-sample t-test , Two-sample t-test, Paired t-test , and Welch's t-test  in Python</w:t>
      </w:r>
      <w:r w:rsidR="00670C23">
        <w:rPr>
          <w:noProof/>
        </w:rPr>
        <w:br/>
      </w:r>
      <w:hyperlink r:id="rId12" w:history="1">
        <w:r w:rsidR="00670C23" w:rsidRPr="006A2B3B">
          <w:rPr>
            <w:rStyle w:val="Hyperlink"/>
            <w:noProof/>
          </w:rPr>
          <w:t>https://colab.research.google.com/drive/1-IGnUbP8F3gWTFzap1s-ZEiTuUI_fY98</w:t>
        </w:r>
      </w:hyperlink>
      <w:r w:rsidR="00670C23">
        <w:rPr>
          <w:noProof/>
        </w:rPr>
        <w:br/>
      </w:r>
      <w:r>
        <w:rPr>
          <w:noProof/>
        </w:rPr>
        <w:t>By Heider Jeffer</w:t>
      </w:r>
    </w:p>
    <w:p w14:paraId="7FDB7549" w14:textId="564EF30E" w:rsidR="00A74FC6" w:rsidRDefault="00A74FC6" w:rsidP="00A74FC6">
      <w:pPr>
        <w:pStyle w:val="NormalWeb"/>
      </w:pPr>
      <w:r>
        <w:rPr>
          <w:noProof/>
        </w:rPr>
        <w:drawing>
          <wp:inline distT="0" distB="0" distL="0" distR="0" wp14:anchorId="3AD7B22E" wp14:editId="7852993A">
            <wp:extent cx="6858000" cy="3818255"/>
            <wp:effectExtent l="0" t="0" r="0" b="0"/>
            <wp:docPr id="2015915846"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15846" name="Picture 1" descr="A computer screen shot of a black scree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3818255"/>
                    </a:xfrm>
                    <a:prstGeom prst="rect">
                      <a:avLst/>
                    </a:prstGeom>
                    <a:noFill/>
                    <a:ln>
                      <a:noFill/>
                    </a:ln>
                  </pic:spPr>
                </pic:pic>
              </a:graphicData>
            </a:graphic>
          </wp:inline>
        </w:drawing>
      </w:r>
    </w:p>
    <w:p w14:paraId="620B496A" w14:textId="35D259F0" w:rsidR="00A74FC6" w:rsidRDefault="00A74FC6" w:rsidP="00A74FC6">
      <w:pPr>
        <w:pStyle w:val="NormalWeb"/>
      </w:pPr>
      <w:r>
        <w:rPr>
          <w:noProof/>
        </w:rPr>
        <w:drawing>
          <wp:inline distT="0" distB="0" distL="0" distR="0" wp14:anchorId="04D10722" wp14:editId="56708605">
            <wp:extent cx="6858000" cy="6477000"/>
            <wp:effectExtent l="0" t="0" r="0" b="0"/>
            <wp:docPr id="2809772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6477000"/>
                    </a:xfrm>
                    <a:prstGeom prst="rect">
                      <a:avLst/>
                    </a:prstGeom>
                    <a:noFill/>
                    <a:ln>
                      <a:noFill/>
                    </a:ln>
                  </pic:spPr>
                </pic:pic>
              </a:graphicData>
            </a:graphic>
          </wp:inline>
        </w:drawing>
      </w:r>
    </w:p>
    <w:p w14:paraId="44942EC0" w14:textId="2158A21B" w:rsidR="00A74FC6" w:rsidRDefault="00A74FC6" w:rsidP="00A74FC6">
      <w:pPr>
        <w:pStyle w:val="NormalWeb"/>
      </w:pPr>
      <w:r>
        <w:rPr>
          <w:noProof/>
        </w:rPr>
        <w:drawing>
          <wp:inline distT="0" distB="0" distL="0" distR="0" wp14:anchorId="5D55EDE4" wp14:editId="254C917C">
            <wp:extent cx="6858000" cy="3414395"/>
            <wp:effectExtent l="0" t="0" r="0" b="0"/>
            <wp:docPr id="344946879" name="Picture 3"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46879" name="Picture 3" descr="A graph and diagram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3414395"/>
                    </a:xfrm>
                    <a:prstGeom prst="rect">
                      <a:avLst/>
                    </a:prstGeom>
                    <a:noFill/>
                    <a:ln>
                      <a:noFill/>
                    </a:ln>
                  </pic:spPr>
                </pic:pic>
              </a:graphicData>
            </a:graphic>
          </wp:inline>
        </w:drawing>
      </w:r>
    </w:p>
    <w:p w14:paraId="0586CDDF" w14:textId="558030A2" w:rsidR="00A74FC6" w:rsidRDefault="00A74FC6" w:rsidP="00A74FC6">
      <w:pPr>
        <w:pStyle w:val="NormalWeb"/>
      </w:pPr>
      <w:r>
        <w:rPr>
          <w:noProof/>
        </w:rPr>
        <w:drawing>
          <wp:inline distT="0" distB="0" distL="0" distR="0" wp14:anchorId="01250D95" wp14:editId="07D6C640">
            <wp:extent cx="6858000" cy="3731260"/>
            <wp:effectExtent l="0" t="0" r="0" b="2540"/>
            <wp:docPr id="1891676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8000" cy="3731260"/>
                    </a:xfrm>
                    <a:prstGeom prst="rect">
                      <a:avLst/>
                    </a:prstGeom>
                    <a:noFill/>
                    <a:ln>
                      <a:noFill/>
                    </a:ln>
                  </pic:spPr>
                </pic:pic>
              </a:graphicData>
            </a:graphic>
          </wp:inline>
        </w:drawing>
      </w:r>
    </w:p>
    <w:p w14:paraId="457E451B" w14:textId="4FB4D8D9" w:rsidR="00A74FC6" w:rsidRDefault="00A74FC6" w:rsidP="00A74FC6">
      <w:pPr>
        <w:pStyle w:val="NormalWeb"/>
      </w:pPr>
      <w:r>
        <w:rPr>
          <w:noProof/>
        </w:rPr>
        <w:drawing>
          <wp:inline distT="0" distB="0" distL="0" distR="0" wp14:anchorId="0AA3B5B3" wp14:editId="33CFBF83">
            <wp:extent cx="6858000" cy="6935470"/>
            <wp:effectExtent l="0" t="0" r="0" b="0"/>
            <wp:docPr id="1393990667"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990667" name="Picture 5" descr="A screen shot of a computer pr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58000" cy="6935470"/>
                    </a:xfrm>
                    <a:prstGeom prst="rect">
                      <a:avLst/>
                    </a:prstGeom>
                    <a:noFill/>
                    <a:ln>
                      <a:noFill/>
                    </a:ln>
                  </pic:spPr>
                </pic:pic>
              </a:graphicData>
            </a:graphic>
          </wp:inline>
        </w:drawing>
      </w:r>
    </w:p>
    <w:p w14:paraId="7565D0E2" w14:textId="54F28D71" w:rsidR="00A74FC6" w:rsidRDefault="00A74FC6" w:rsidP="00A74FC6">
      <w:pPr>
        <w:pStyle w:val="NormalWeb"/>
      </w:pPr>
      <w:r>
        <w:rPr>
          <w:noProof/>
        </w:rPr>
        <w:drawing>
          <wp:inline distT="0" distB="0" distL="0" distR="0" wp14:anchorId="77117FEE" wp14:editId="7FB7195E">
            <wp:extent cx="6858000" cy="4495800"/>
            <wp:effectExtent l="0" t="0" r="0" b="0"/>
            <wp:docPr id="176965602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56026"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4495800"/>
                    </a:xfrm>
                    <a:prstGeom prst="rect">
                      <a:avLst/>
                    </a:prstGeom>
                    <a:noFill/>
                    <a:ln>
                      <a:noFill/>
                    </a:ln>
                  </pic:spPr>
                </pic:pic>
              </a:graphicData>
            </a:graphic>
          </wp:inline>
        </w:drawing>
      </w:r>
    </w:p>
    <w:p w14:paraId="70403150" w14:textId="1A9F9A8C" w:rsidR="000C0D67" w:rsidRDefault="000C0D67">
      <w:pPr>
        <w:rPr>
          <w:rFonts w:asciiTheme="majorBidi" w:hAnsiTheme="majorBidi" w:cstheme="majorBidi"/>
        </w:rPr>
      </w:pPr>
      <w:r>
        <w:rPr>
          <w:rFonts w:asciiTheme="majorBidi" w:hAnsiTheme="majorBidi" w:cstheme="majorBidi"/>
        </w:rPr>
        <w:br w:type="page"/>
      </w:r>
    </w:p>
    <w:p w14:paraId="77F8BBAE" w14:textId="23C5F67B" w:rsidR="00A74FC6" w:rsidRDefault="000C0D67" w:rsidP="00DD5897">
      <w:pPr>
        <w:pStyle w:val="BodyText"/>
        <w:spacing w:after="0"/>
        <w:rPr>
          <w:rFonts w:asciiTheme="majorBidi" w:hAnsiTheme="majorBidi" w:cstheme="majorBidi"/>
        </w:rPr>
      </w:pPr>
      <w:r w:rsidRPr="000C0D67">
        <w:rPr>
          <w:rFonts w:asciiTheme="majorBidi" w:hAnsiTheme="majorBidi" w:cstheme="majorBidi"/>
        </w:rPr>
        <w:t>Leeds Doctoral College - University of Leeds</w:t>
      </w:r>
      <w:r>
        <w:rPr>
          <w:rFonts w:asciiTheme="majorBidi" w:hAnsiTheme="majorBidi" w:cstheme="majorBidi"/>
        </w:rPr>
        <w:br/>
      </w:r>
      <w:r w:rsidRPr="000C0D67">
        <w:rPr>
          <w:rFonts w:asciiTheme="majorBidi" w:hAnsiTheme="majorBidi" w:cstheme="majorBidi"/>
        </w:rPr>
        <w:t xml:space="preserve">Quantitative Data Analysis </w:t>
      </w:r>
      <w:r>
        <w:rPr>
          <w:rFonts w:asciiTheme="majorBidi" w:hAnsiTheme="majorBidi" w:cstheme="majorBidi"/>
        </w:rPr>
        <w:br/>
      </w:r>
      <w:r w:rsidR="0047485C" w:rsidRPr="0047485C">
        <w:rPr>
          <w:rFonts w:asciiTheme="majorBidi" w:hAnsiTheme="majorBidi" w:cstheme="majorBidi"/>
        </w:rPr>
        <w:t>ANOVA in Python</w:t>
      </w:r>
      <w:r w:rsidR="00670C23">
        <w:rPr>
          <w:rFonts w:asciiTheme="majorBidi" w:hAnsiTheme="majorBidi" w:cstheme="majorBidi"/>
        </w:rPr>
        <w:t xml:space="preserve"> </w:t>
      </w:r>
      <w:hyperlink r:id="rId19" w:history="1">
        <w:r w:rsidR="00670C23" w:rsidRPr="006A2B3B">
          <w:rPr>
            <w:rStyle w:val="Hyperlink"/>
            <w:rFonts w:asciiTheme="majorBidi" w:hAnsiTheme="majorBidi" w:cstheme="majorBidi"/>
          </w:rPr>
          <w:t>https://colab.research.google.com/drive/1-Q672tb7HZAU_u7HoVtsZ4plsrDS8QU-</w:t>
        </w:r>
      </w:hyperlink>
      <w:r w:rsidR="00DD5897">
        <w:rPr>
          <w:rFonts w:asciiTheme="majorBidi" w:hAnsiTheme="majorBidi" w:cstheme="majorBidi"/>
        </w:rPr>
        <w:br/>
      </w:r>
      <w:r w:rsidRPr="000C0D67">
        <w:rPr>
          <w:rFonts w:asciiTheme="majorBidi" w:hAnsiTheme="majorBidi" w:cstheme="majorBidi"/>
        </w:rPr>
        <w:t>By Heider Jeffer</w:t>
      </w:r>
    </w:p>
    <w:p w14:paraId="4F4FAF99" w14:textId="2BFA6F90" w:rsidR="00DD5897" w:rsidRDefault="00DD5897" w:rsidP="00DD5897">
      <w:pPr>
        <w:pStyle w:val="NormalWeb"/>
      </w:pPr>
      <w:r>
        <w:rPr>
          <w:noProof/>
        </w:rPr>
        <w:drawing>
          <wp:inline distT="0" distB="0" distL="0" distR="0" wp14:anchorId="40B3DDC5" wp14:editId="4196A487">
            <wp:extent cx="6858000" cy="5032375"/>
            <wp:effectExtent l="0" t="0" r="0" b="0"/>
            <wp:docPr id="158579953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99531" name="Picture 1" descr="A screenshot of a computer pro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5032375"/>
                    </a:xfrm>
                    <a:prstGeom prst="rect">
                      <a:avLst/>
                    </a:prstGeom>
                    <a:noFill/>
                    <a:ln>
                      <a:noFill/>
                    </a:ln>
                  </pic:spPr>
                </pic:pic>
              </a:graphicData>
            </a:graphic>
          </wp:inline>
        </w:drawing>
      </w:r>
    </w:p>
    <w:p w14:paraId="27D738CD" w14:textId="54A0BC3E" w:rsidR="00DD5897" w:rsidRDefault="00DD5897" w:rsidP="00DD5897">
      <w:pPr>
        <w:pStyle w:val="NormalWeb"/>
      </w:pPr>
      <w:r>
        <w:rPr>
          <w:noProof/>
        </w:rPr>
        <w:drawing>
          <wp:inline distT="0" distB="0" distL="0" distR="0" wp14:anchorId="1AC58DA2" wp14:editId="35628857">
            <wp:extent cx="6858000" cy="6117590"/>
            <wp:effectExtent l="0" t="0" r="0" b="0"/>
            <wp:docPr id="53860295"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0295" name="Picture 2" descr="A screenshot of a computer pro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6117590"/>
                    </a:xfrm>
                    <a:prstGeom prst="rect">
                      <a:avLst/>
                    </a:prstGeom>
                    <a:noFill/>
                    <a:ln>
                      <a:noFill/>
                    </a:ln>
                  </pic:spPr>
                </pic:pic>
              </a:graphicData>
            </a:graphic>
          </wp:inline>
        </w:drawing>
      </w:r>
    </w:p>
    <w:p w14:paraId="57362637" w14:textId="194BE3DA" w:rsidR="00DD5897" w:rsidRDefault="00DD5897" w:rsidP="00DD5897">
      <w:pPr>
        <w:pStyle w:val="NormalWeb"/>
      </w:pPr>
      <w:r>
        <w:rPr>
          <w:noProof/>
        </w:rPr>
        <w:drawing>
          <wp:inline distT="0" distB="0" distL="0" distR="0" wp14:anchorId="02C83F6F" wp14:editId="0F70E350">
            <wp:extent cx="6858000" cy="4317365"/>
            <wp:effectExtent l="0" t="0" r="0" b="6985"/>
            <wp:docPr id="891335284" name="Picture 3" descr="A graph showing a comparison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35284" name="Picture 3" descr="A graph showing a comparison of a number of column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4317365"/>
                    </a:xfrm>
                    <a:prstGeom prst="rect">
                      <a:avLst/>
                    </a:prstGeom>
                    <a:noFill/>
                    <a:ln>
                      <a:noFill/>
                    </a:ln>
                  </pic:spPr>
                </pic:pic>
              </a:graphicData>
            </a:graphic>
          </wp:inline>
        </w:drawing>
      </w:r>
    </w:p>
    <w:p w14:paraId="5D7D4DCB" w14:textId="77777777" w:rsidR="00670C23" w:rsidRPr="00662029" w:rsidRDefault="00670C23" w:rsidP="0047485C">
      <w:pPr>
        <w:pStyle w:val="BodyText"/>
        <w:spacing w:after="0"/>
        <w:rPr>
          <w:rFonts w:asciiTheme="majorBidi" w:hAnsiTheme="majorBidi" w:cstheme="majorBidi"/>
        </w:rPr>
      </w:pPr>
    </w:p>
    <w:sectPr w:rsidR="00670C23"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856265" w14:textId="77777777" w:rsidR="00B0684F" w:rsidRDefault="00B0684F" w:rsidP="00360B8A">
      <w:pPr>
        <w:spacing w:after="0" w:line="240" w:lineRule="auto"/>
      </w:pPr>
      <w:r>
        <w:separator/>
      </w:r>
    </w:p>
  </w:endnote>
  <w:endnote w:type="continuationSeparator" w:id="0">
    <w:p w14:paraId="33B02FBC" w14:textId="77777777" w:rsidR="00B0684F" w:rsidRDefault="00B0684F"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96F77A" w14:textId="77777777" w:rsidR="00B0684F" w:rsidRDefault="00B0684F" w:rsidP="00360B8A">
      <w:pPr>
        <w:spacing w:after="0" w:line="240" w:lineRule="auto"/>
      </w:pPr>
      <w:r>
        <w:separator/>
      </w:r>
    </w:p>
  </w:footnote>
  <w:footnote w:type="continuationSeparator" w:id="0">
    <w:p w14:paraId="3AEC4D13" w14:textId="77777777" w:rsidR="00B0684F" w:rsidRDefault="00B0684F"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6DC2F016" w:rsidR="005216E2" w:rsidRDefault="005216E2">
      <w:pPr>
        <w:pStyle w:val="FootnoteText"/>
      </w:pPr>
      <w:r>
        <w:rPr>
          <w:rStyle w:val="FootnoteReference"/>
        </w:rPr>
        <w:footnoteRef/>
      </w:r>
      <w:r>
        <w:t xml:space="preserve"> </w:t>
      </w:r>
      <w:hyperlink r:id="rId3" w:history="1">
        <w:r w:rsidR="00867301" w:rsidRPr="001B3A0D">
          <w:rPr>
            <w:rStyle w:val="Hyperlink"/>
          </w:rPr>
          <w:t>https://drive.google.com/file/d/1-IGnUbP8F3gWTFzap1s-ZEiTuUI_fY98/view?usp=sharing</w:t>
        </w:r>
      </w:hyperlink>
      <w:r w:rsidR="00867301">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w:t>
        </w:r>
        <w:r w:rsidR="00670C23" w:rsidRPr="006A2B3B">
          <w:rPr>
            <w:rStyle w:val="Hyperlink"/>
          </w:rPr>
          <w:t>p</w:t>
        </w:r>
        <w:r w:rsidR="00670C23" w:rsidRPr="006A2B3B">
          <w:rPr>
            <w:rStyle w:val="Hyperlink"/>
          </w:rPr>
          <w:t>lsrDS8QU-</w:t>
        </w:r>
      </w:hyperlink>
      <w:r w:rsidR="00670C2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3"/>
  </w:num>
  <w:num w:numId="5" w16cid:durableId="922300634">
    <w:abstractNumId w:val="33"/>
  </w:num>
  <w:num w:numId="6" w16cid:durableId="181364918">
    <w:abstractNumId w:val="36"/>
  </w:num>
  <w:num w:numId="7" w16cid:durableId="1580754910">
    <w:abstractNumId w:val="8"/>
  </w:num>
  <w:num w:numId="8" w16cid:durableId="1889605626">
    <w:abstractNumId w:val="1"/>
  </w:num>
  <w:num w:numId="9" w16cid:durableId="1133791844">
    <w:abstractNumId w:val="9"/>
  </w:num>
  <w:num w:numId="10" w16cid:durableId="1584222793">
    <w:abstractNumId w:val="16"/>
  </w:num>
  <w:num w:numId="11" w16cid:durableId="1161852329">
    <w:abstractNumId w:val="40"/>
  </w:num>
  <w:num w:numId="12" w16cid:durableId="1484545067">
    <w:abstractNumId w:val="15"/>
  </w:num>
  <w:num w:numId="13" w16cid:durableId="1709446812">
    <w:abstractNumId w:val="24"/>
  </w:num>
  <w:num w:numId="14" w16cid:durableId="1553299805">
    <w:abstractNumId w:val="6"/>
  </w:num>
  <w:num w:numId="15" w16cid:durableId="221790428">
    <w:abstractNumId w:val="27"/>
  </w:num>
  <w:num w:numId="16" w16cid:durableId="960889987">
    <w:abstractNumId w:val="38"/>
  </w:num>
  <w:num w:numId="17" w16cid:durableId="1313020608">
    <w:abstractNumId w:val="26"/>
  </w:num>
  <w:num w:numId="18" w16cid:durableId="1147891784">
    <w:abstractNumId w:val="31"/>
  </w:num>
  <w:num w:numId="19" w16cid:durableId="574509639">
    <w:abstractNumId w:val="28"/>
  </w:num>
  <w:num w:numId="20" w16cid:durableId="852572423">
    <w:abstractNumId w:val="18"/>
  </w:num>
  <w:num w:numId="21" w16cid:durableId="1118262277">
    <w:abstractNumId w:val="10"/>
  </w:num>
  <w:num w:numId="22" w16cid:durableId="623073719">
    <w:abstractNumId w:val="11"/>
  </w:num>
  <w:num w:numId="23" w16cid:durableId="1662731401">
    <w:abstractNumId w:val="13"/>
  </w:num>
  <w:num w:numId="24" w16cid:durableId="586766855">
    <w:abstractNumId w:val="21"/>
  </w:num>
  <w:num w:numId="25" w16cid:durableId="1943607161">
    <w:abstractNumId w:val="7"/>
  </w:num>
  <w:num w:numId="26" w16cid:durableId="756362535">
    <w:abstractNumId w:val="17"/>
  </w:num>
  <w:num w:numId="27" w16cid:durableId="969094040">
    <w:abstractNumId w:val="37"/>
  </w:num>
  <w:num w:numId="28" w16cid:durableId="390933766">
    <w:abstractNumId w:val="39"/>
  </w:num>
  <w:num w:numId="29" w16cid:durableId="1539121212">
    <w:abstractNumId w:val="5"/>
  </w:num>
  <w:num w:numId="30" w16cid:durableId="979915947">
    <w:abstractNumId w:val="30"/>
  </w:num>
  <w:num w:numId="31" w16cid:durableId="796490772">
    <w:abstractNumId w:val="25"/>
  </w:num>
  <w:num w:numId="32" w16cid:durableId="1536313900">
    <w:abstractNumId w:val="34"/>
  </w:num>
  <w:num w:numId="33" w16cid:durableId="17783067">
    <w:abstractNumId w:val="22"/>
  </w:num>
  <w:num w:numId="34" w16cid:durableId="1076898788">
    <w:abstractNumId w:val="14"/>
  </w:num>
  <w:num w:numId="35" w16cid:durableId="1129201463">
    <w:abstractNumId w:val="4"/>
  </w:num>
  <w:num w:numId="36" w16cid:durableId="224487267">
    <w:abstractNumId w:val="29"/>
  </w:num>
  <w:num w:numId="37" w16cid:durableId="1575429231">
    <w:abstractNumId w:val="2"/>
  </w:num>
  <w:num w:numId="38" w16cid:durableId="330719157">
    <w:abstractNumId w:val="32"/>
  </w:num>
  <w:num w:numId="39" w16cid:durableId="71631575">
    <w:abstractNumId w:val="35"/>
  </w:num>
  <w:num w:numId="40" w16cid:durableId="215972168">
    <w:abstractNumId w:val="20"/>
  </w:num>
  <w:num w:numId="41" w16cid:durableId="1258976404">
    <w:abstractNumId w:val="3"/>
  </w:num>
  <w:num w:numId="42" w16cid:durableId="164706629">
    <w:abstractNumId w:val="19"/>
  </w:num>
  <w:num w:numId="43" w16cid:durableId="165309700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akFABKIYQotAAAA"/>
  </w:docVars>
  <w:rsids>
    <w:rsidRoot w:val="0065604E"/>
    <w:rsid w:val="00001390"/>
    <w:rsid w:val="00003D72"/>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03B2"/>
    <w:rsid w:val="00082D8A"/>
    <w:rsid w:val="00084D7D"/>
    <w:rsid w:val="00084F54"/>
    <w:rsid w:val="00090C37"/>
    <w:rsid w:val="00094C9C"/>
    <w:rsid w:val="00096DBF"/>
    <w:rsid w:val="00097C27"/>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0800"/>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3999"/>
    <w:rsid w:val="001F679E"/>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09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7B79"/>
    <w:rsid w:val="004428D5"/>
    <w:rsid w:val="00442B55"/>
    <w:rsid w:val="0044748E"/>
    <w:rsid w:val="00453843"/>
    <w:rsid w:val="00454084"/>
    <w:rsid w:val="00455427"/>
    <w:rsid w:val="00466D0A"/>
    <w:rsid w:val="0047184D"/>
    <w:rsid w:val="0047485C"/>
    <w:rsid w:val="0048207C"/>
    <w:rsid w:val="00484731"/>
    <w:rsid w:val="00485AA1"/>
    <w:rsid w:val="00491098"/>
    <w:rsid w:val="004920B8"/>
    <w:rsid w:val="0049444F"/>
    <w:rsid w:val="00497A99"/>
    <w:rsid w:val="004A47D0"/>
    <w:rsid w:val="004B24B7"/>
    <w:rsid w:val="004B2D93"/>
    <w:rsid w:val="004B3E53"/>
    <w:rsid w:val="004B5516"/>
    <w:rsid w:val="004B6932"/>
    <w:rsid w:val="004C046A"/>
    <w:rsid w:val="004C2A11"/>
    <w:rsid w:val="004C331F"/>
    <w:rsid w:val="004C5B51"/>
    <w:rsid w:val="004C5D80"/>
    <w:rsid w:val="004C6E9D"/>
    <w:rsid w:val="004C7F5F"/>
    <w:rsid w:val="004D0BC3"/>
    <w:rsid w:val="004D2AB3"/>
    <w:rsid w:val="004D4445"/>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A1C6C"/>
    <w:rsid w:val="005A41FD"/>
    <w:rsid w:val="005A544C"/>
    <w:rsid w:val="005B0AEF"/>
    <w:rsid w:val="005B261E"/>
    <w:rsid w:val="005B7861"/>
    <w:rsid w:val="005C1518"/>
    <w:rsid w:val="005C406F"/>
    <w:rsid w:val="005D0992"/>
    <w:rsid w:val="005D1F16"/>
    <w:rsid w:val="005D3736"/>
    <w:rsid w:val="005E1957"/>
    <w:rsid w:val="005E4C7E"/>
    <w:rsid w:val="005F223C"/>
    <w:rsid w:val="006029E1"/>
    <w:rsid w:val="00604388"/>
    <w:rsid w:val="00615E4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379F"/>
    <w:rsid w:val="006A54B8"/>
    <w:rsid w:val="006A5E0B"/>
    <w:rsid w:val="006A61F4"/>
    <w:rsid w:val="006B1CC1"/>
    <w:rsid w:val="006B32EC"/>
    <w:rsid w:val="006B3ECD"/>
    <w:rsid w:val="006B5B7F"/>
    <w:rsid w:val="006B648E"/>
    <w:rsid w:val="006C203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50B9D"/>
    <w:rsid w:val="00750FA9"/>
    <w:rsid w:val="0075252E"/>
    <w:rsid w:val="00753BEB"/>
    <w:rsid w:val="00754ACC"/>
    <w:rsid w:val="00755628"/>
    <w:rsid w:val="00761FF6"/>
    <w:rsid w:val="00762634"/>
    <w:rsid w:val="00763792"/>
    <w:rsid w:val="00763814"/>
    <w:rsid w:val="00767936"/>
    <w:rsid w:val="00774BEE"/>
    <w:rsid w:val="00775225"/>
    <w:rsid w:val="00786E63"/>
    <w:rsid w:val="007965DE"/>
    <w:rsid w:val="007A1537"/>
    <w:rsid w:val="007A33AC"/>
    <w:rsid w:val="007A5A25"/>
    <w:rsid w:val="007A6A0A"/>
    <w:rsid w:val="007B12CE"/>
    <w:rsid w:val="007B2850"/>
    <w:rsid w:val="007B4F46"/>
    <w:rsid w:val="007B71A4"/>
    <w:rsid w:val="007C2E76"/>
    <w:rsid w:val="007D1FAB"/>
    <w:rsid w:val="007D69AA"/>
    <w:rsid w:val="007E0EF5"/>
    <w:rsid w:val="007E4287"/>
    <w:rsid w:val="007F507A"/>
    <w:rsid w:val="007F7168"/>
    <w:rsid w:val="007F7AE7"/>
    <w:rsid w:val="00801043"/>
    <w:rsid w:val="008102CF"/>
    <w:rsid w:val="008134D1"/>
    <w:rsid w:val="0081471A"/>
    <w:rsid w:val="00821404"/>
    <w:rsid w:val="008319C7"/>
    <w:rsid w:val="00835270"/>
    <w:rsid w:val="008359BA"/>
    <w:rsid w:val="00844E72"/>
    <w:rsid w:val="00854730"/>
    <w:rsid w:val="00855D8E"/>
    <w:rsid w:val="00864188"/>
    <w:rsid w:val="00864213"/>
    <w:rsid w:val="00867301"/>
    <w:rsid w:val="00875222"/>
    <w:rsid w:val="00883A6A"/>
    <w:rsid w:val="00886943"/>
    <w:rsid w:val="008870D9"/>
    <w:rsid w:val="00890DF0"/>
    <w:rsid w:val="0089253F"/>
    <w:rsid w:val="008928CC"/>
    <w:rsid w:val="00892979"/>
    <w:rsid w:val="00894212"/>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D0B0C"/>
    <w:rsid w:val="008D703E"/>
    <w:rsid w:val="008E0F39"/>
    <w:rsid w:val="008E5206"/>
    <w:rsid w:val="009005E7"/>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1EF9"/>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74FC6"/>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7725"/>
    <w:rsid w:val="00B0788C"/>
    <w:rsid w:val="00B12B81"/>
    <w:rsid w:val="00B13E29"/>
    <w:rsid w:val="00B15C72"/>
    <w:rsid w:val="00B36B61"/>
    <w:rsid w:val="00B419AB"/>
    <w:rsid w:val="00B42A9C"/>
    <w:rsid w:val="00B4326B"/>
    <w:rsid w:val="00B47890"/>
    <w:rsid w:val="00B5281A"/>
    <w:rsid w:val="00B610FC"/>
    <w:rsid w:val="00B62442"/>
    <w:rsid w:val="00B63777"/>
    <w:rsid w:val="00B641EB"/>
    <w:rsid w:val="00B679A4"/>
    <w:rsid w:val="00B70850"/>
    <w:rsid w:val="00B73B22"/>
    <w:rsid w:val="00B76708"/>
    <w:rsid w:val="00B817C2"/>
    <w:rsid w:val="00B8270F"/>
    <w:rsid w:val="00B84344"/>
    <w:rsid w:val="00B8480C"/>
    <w:rsid w:val="00B84D5F"/>
    <w:rsid w:val="00B84D71"/>
    <w:rsid w:val="00B85D2B"/>
    <w:rsid w:val="00BA0CB8"/>
    <w:rsid w:val="00BA1265"/>
    <w:rsid w:val="00BA2E1D"/>
    <w:rsid w:val="00BA32CB"/>
    <w:rsid w:val="00BA4765"/>
    <w:rsid w:val="00BA6ADF"/>
    <w:rsid w:val="00BB6D87"/>
    <w:rsid w:val="00BC4DF9"/>
    <w:rsid w:val="00BC6074"/>
    <w:rsid w:val="00BD1D81"/>
    <w:rsid w:val="00BD292E"/>
    <w:rsid w:val="00BD5376"/>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399B"/>
    <w:rsid w:val="00C5558D"/>
    <w:rsid w:val="00C63045"/>
    <w:rsid w:val="00C670EA"/>
    <w:rsid w:val="00C73601"/>
    <w:rsid w:val="00C75C09"/>
    <w:rsid w:val="00C811D4"/>
    <w:rsid w:val="00C83408"/>
    <w:rsid w:val="00C835AB"/>
    <w:rsid w:val="00C84404"/>
    <w:rsid w:val="00C95029"/>
    <w:rsid w:val="00C97625"/>
    <w:rsid w:val="00C97703"/>
    <w:rsid w:val="00CA19E8"/>
    <w:rsid w:val="00CA4E8C"/>
    <w:rsid w:val="00CA5B91"/>
    <w:rsid w:val="00CA5E3C"/>
    <w:rsid w:val="00CA67DC"/>
    <w:rsid w:val="00CA6A38"/>
    <w:rsid w:val="00CA6B64"/>
    <w:rsid w:val="00CB24A9"/>
    <w:rsid w:val="00CB3834"/>
    <w:rsid w:val="00CC3A31"/>
    <w:rsid w:val="00CC41DC"/>
    <w:rsid w:val="00CC521C"/>
    <w:rsid w:val="00CD3008"/>
    <w:rsid w:val="00CD5D3C"/>
    <w:rsid w:val="00CD5E39"/>
    <w:rsid w:val="00CD613F"/>
    <w:rsid w:val="00CE6580"/>
    <w:rsid w:val="00CF7FF4"/>
    <w:rsid w:val="00D0167A"/>
    <w:rsid w:val="00D01FF5"/>
    <w:rsid w:val="00D0385E"/>
    <w:rsid w:val="00D109C9"/>
    <w:rsid w:val="00D132F5"/>
    <w:rsid w:val="00D1446F"/>
    <w:rsid w:val="00D169EA"/>
    <w:rsid w:val="00D2764A"/>
    <w:rsid w:val="00D276E2"/>
    <w:rsid w:val="00D3281F"/>
    <w:rsid w:val="00D3462A"/>
    <w:rsid w:val="00D3594D"/>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C0"/>
    <w:rsid w:val="00DB7279"/>
    <w:rsid w:val="00DC0013"/>
    <w:rsid w:val="00DC2CC4"/>
    <w:rsid w:val="00DD0D82"/>
    <w:rsid w:val="00DD0E52"/>
    <w:rsid w:val="00DD4529"/>
    <w:rsid w:val="00DD5897"/>
    <w:rsid w:val="00DD6857"/>
    <w:rsid w:val="00DD6AE7"/>
    <w:rsid w:val="00DE2805"/>
    <w:rsid w:val="00DE4924"/>
    <w:rsid w:val="00DE4BF1"/>
    <w:rsid w:val="00DE521F"/>
    <w:rsid w:val="00DF39A5"/>
    <w:rsid w:val="00E117B8"/>
    <w:rsid w:val="00E17090"/>
    <w:rsid w:val="00E17AD2"/>
    <w:rsid w:val="00E17AED"/>
    <w:rsid w:val="00E20D6E"/>
    <w:rsid w:val="00E22DE9"/>
    <w:rsid w:val="00E2317E"/>
    <w:rsid w:val="00E23500"/>
    <w:rsid w:val="00E30FE3"/>
    <w:rsid w:val="00E31AB7"/>
    <w:rsid w:val="00E32C19"/>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580"/>
    <w:rsid w:val="00ED1E4F"/>
    <w:rsid w:val="00ED4691"/>
    <w:rsid w:val="00ED65FE"/>
    <w:rsid w:val="00ED79BA"/>
    <w:rsid w:val="00EE19D4"/>
    <w:rsid w:val="00EE278A"/>
    <w:rsid w:val="00EE434B"/>
    <w:rsid w:val="00EF066A"/>
    <w:rsid w:val="00EF24F3"/>
    <w:rsid w:val="00EF52E7"/>
    <w:rsid w:val="00EF5973"/>
    <w:rsid w:val="00F004AF"/>
    <w:rsid w:val="00F0296E"/>
    <w:rsid w:val="00F04F85"/>
    <w:rsid w:val="00F050F8"/>
    <w:rsid w:val="00F06702"/>
    <w:rsid w:val="00F10FC4"/>
    <w:rsid w:val="00F1139C"/>
    <w:rsid w:val="00F12409"/>
    <w:rsid w:val="00F16DA9"/>
    <w:rsid w:val="00F1780C"/>
    <w:rsid w:val="00F20557"/>
    <w:rsid w:val="00F225A9"/>
    <w:rsid w:val="00F22C65"/>
    <w:rsid w:val="00F30477"/>
    <w:rsid w:val="00F32BAF"/>
    <w:rsid w:val="00F36645"/>
    <w:rsid w:val="00F40D53"/>
    <w:rsid w:val="00F454DE"/>
    <w:rsid w:val="00F4559E"/>
    <w:rsid w:val="00F53958"/>
    <w:rsid w:val="00F66B39"/>
    <w:rsid w:val="00F7104B"/>
    <w:rsid w:val="00F71EE5"/>
    <w:rsid w:val="00F72229"/>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colab.research.google.com/drive/1-IGnUbP8F3gWTFzap1s-ZEiTuUI_fY98"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hyperlink" Target="https://colab.research.google.com/drive/1-Q672tb7HZAU_u7HoVtsZ4plsrDS8QU-" TargetMode="External"/><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file/d/1-IGnUbP8F3gWTFzap1s-ZEiTuUI_fY98/view?usp=sharing"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3</TotalTime>
  <Pages>1</Pages>
  <Words>17074</Words>
  <Characters>97327</Characters>
  <Application>Microsoft Office Word</Application>
  <DocSecurity>0</DocSecurity>
  <Lines>811</Lines>
  <Paragraphs>228</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lpstr>    Research Question 2: Challenges</vt:lpstr>
      <vt:lpstr>    Research Question 3: Opportunities</vt:lpstr>
    </vt:vector>
  </TitlesOfParts>
  <Company/>
  <LinksUpToDate>false</LinksUpToDate>
  <CharactersWithSpaces>11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248</cp:revision>
  <cp:lastPrinted>2024-06-24T12:57:00Z</cp:lastPrinted>
  <dcterms:created xsi:type="dcterms:W3CDTF">2024-06-18T23:06:00Z</dcterms:created>
  <dcterms:modified xsi:type="dcterms:W3CDTF">2024-06-2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